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19DAFB9C" w:rsidR="006431BB" w:rsidRDefault="006431BB" w:rsidP="006431BB">
      <w:pPr>
        <w:rPr>
          <w:i/>
          <w:iCs/>
        </w:rPr>
      </w:pPr>
      <w:r>
        <w:rPr>
          <w:i/>
          <w:iCs/>
        </w:rPr>
        <w:t>Research Area</w:t>
      </w:r>
    </w:p>
    <w:p w14:paraId="21941AB3" w14:textId="3C985201" w:rsidR="0012764B" w:rsidRDefault="008924F7" w:rsidP="006431BB">
      <w:r>
        <w:t>The study area is defined by the national administrative borders of the Netherlands</w:t>
      </w:r>
      <w:r w:rsidR="00E6088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r w:rsidR="004E5C29">
        <w:t xml:space="preserve">The current climate, following 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E5C29">
        <w:t xml:space="preserve"> is </w:t>
      </w:r>
      <w:r w:rsidR="002E0878">
        <w:t>a temperate climate without a dry season, but with a warm summer.</w:t>
      </w:r>
      <w:r w:rsidR="00D4216F">
        <w:t xml:space="preserve"> These characteristics and landcover have a great influence on how fires spread </w:t>
      </w:r>
    </w:p>
    <w:p w14:paraId="7049BB11" w14:textId="77777777" w:rsidR="002954F8" w:rsidRDefault="0012764B" w:rsidP="006431BB">
      <w:r>
        <w:t xml:space="preserve">The spatial pattern of urban areas and agricultural land of the Netherlands </w:t>
      </w:r>
      <w:r w:rsidR="00A20809">
        <w:t xml:space="preserve">has a fragmented landscape that has been developed throughout the </w:t>
      </w:r>
      <w:r w:rsidR="00393C64">
        <w:t xml:space="preserve">second part of the </w:t>
      </w:r>
      <w:r w:rsidR="00A20809">
        <w:t>20</w:t>
      </w:r>
      <w:r w:rsidR="00A20809" w:rsidRPr="00A20809">
        <w:rPr>
          <w:vertAlign w:val="superscript"/>
        </w:rPr>
        <w:t>th</w:t>
      </w:r>
      <w:r w:rsidR="00A20809">
        <w:t xml:space="preserve"> century.</w:t>
      </w:r>
      <w:r w:rsidR="006A64B5">
        <w:t xml:space="preserve"> A national policy document was introduced about the on spatial planning. First was the spatial planning in the 1960s focused on spreading of regional grow poles</w:t>
      </w:r>
      <w:r w:rsidR="00B638B2">
        <w:t>,</w:t>
      </w:r>
      <w:r w:rsidR="006A64B5">
        <w:t xml:space="preserve"> building housing for the growing population post-war</w:t>
      </w:r>
      <w:r w:rsidR="00B638B2">
        <w:t xml:space="preserve"> and introducing the mobility caused by the generalization of the car</w:t>
      </w:r>
      <w:r w:rsidR="006A64B5">
        <w:t>.</w:t>
      </w:r>
      <w:r w:rsidR="003D4954">
        <w:t xml:space="preserve"> However, the changing social dynamic and the limit the urban sprawl toward peripheral area.</w:t>
      </w:r>
      <w:r w:rsidR="00C82DEC">
        <w:t xml:space="preserve"> In the 1970’s, the</w:t>
      </w:r>
      <w:r w:rsidR="003D4954">
        <w:t xml:space="preserve"> focus </w:t>
      </w:r>
      <w:r w:rsidR="00C82DEC">
        <w:t xml:space="preserve">was on </w:t>
      </w:r>
      <w:r w:rsidR="003D4954">
        <w:t xml:space="preserve">regional grow poles </w:t>
      </w:r>
      <w:r w:rsidR="00C82DEC">
        <w:t>and zoning of land use was introduced. There were also buffer zones introduced to lower the urbanisation rate.</w:t>
      </w:r>
      <w:r w:rsidR="00BF16FE">
        <w:t xml:space="preserve"> I</w:t>
      </w:r>
      <w:r w:rsidR="0046469E">
        <w:t>n the late 1980’s, the subsidization of regional grow poles became financial unhealthy and therefore stopped.</w:t>
      </w:r>
      <w:r w:rsidR="00AD78C4">
        <w:t xml:space="preserve"> This subsidization was refocused on the cities and therefore focused on grow poles on a national level</w:t>
      </w:r>
      <w:r w:rsidR="00525195">
        <w:t xml:space="preserve">. </w:t>
      </w:r>
    </w:p>
    <w:p w14:paraId="00F349E5" w14:textId="19AEA0C7" w:rsidR="006431BB" w:rsidRPr="00D83E2C" w:rsidRDefault="00D3493F" w:rsidP="006431BB">
      <w:r>
        <w:t>The final period of the national document of spatial policy reorganized spatial planning on</w:t>
      </w:r>
      <w:r w:rsidR="006139CD">
        <w:t xml:space="preserve"> local and regional</w:t>
      </w:r>
      <w:r>
        <w:t xml:space="preserve"> governmental instruments such as municipalitie</w:t>
      </w:r>
      <w:r w:rsidR="00462F2D">
        <w:t>s</w:t>
      </w:r>
      <w:r w:rsidR="00CF2D4A">
        <w:t>. This</w:t>
      </w:r>
      <w:r w:rsidR="00462F2D">
        <w:t xml:space="preserve"> </w:t>
      </w:r>
      <w:r w:rsidR="00CF2D4A">
        <w:t xml:space="preserve">caused that spatial planning became project driven instead of plan driven. </w:t>
      </w:r>
      <w:r w:rsidR="00F617AC">
        <w:t xml:space="preserve">However, this governmental instrument were </w:t>
      </w:r>
      <w:r w:rsidR="00136EFC">
        <w:t>over</w:t>
      </w:r>
      <w:r w:rsidR="00F617AC">
        <w:t xml:space="preserve">optimistic and caused </w:t>
      </w:r>
      <w:proofErr w:type="spellStart"/>
      <w:r w:rsidR="00F617AC">
        <w:t>overzoning</w:t>
      </w:r>
      <w:proofErr w:type="spellEnd"/>
      <w:r w:rsidR="00F617AC">
        <w:t>, which lead to a more fragmented landscape</w:t>
      </w:r>
      <w:r w:rsidR="00182CD1">
        <w:t xml:space="preserve">. In 2010, the spatial planning became fully regional and local, which ended the national policy of spatial planning </w:t>
      </w:r>
      <w:r w:rsidR="00FC6583">
        <w:fldChar w:fldCharType="begin" w:fldLock="1"/>
      </w:r>
      <w:r w:rsidR="00FC6583">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operties":{"noteIndex":0},"schema":"https://github.com/citation-style-language/schema/raw/master/csl-citation.json"}</w:instrText>
      </w:r>
      <w:r w:rsidR="00FC6583">
        <w:fldChar w:fldCharType="separate"/>
      </w:r>
      <w:r w:rsidR="00FC6583" w:rsidRPr="00FC6583">
        <w:rPr>
          <w:noProof/>
        </w:rPr>
        <w:t>(Janssen-Jansen, 2016)</w:t>
      </w:r>
      <w:r w:rsidR="00FC6583">
        <w:fldChar w:fldCharType="end"/>
      </w:r>
      <w:r w:rsidR="00FC6583">
        <w:t>.</w:t>
      </w:r>
      <w:r w:rsidR="0046469E">
        <w:t xml:space="preserve"> </w:t>
      </w:r>
    </w:p>
    <w:p w14:paraId="6F35B7F2" w14:textId="77777777" w:rsidR="00841C38" w:rsidRPr="000E1666" w:rsidRDefault="00841C38" w:rsidP="00841C38">
      <w:pPr>
        <w:rPr>
          <w:i/>
          <w:iCs/>
        </w:rPr>
      </w:pPr>
      <w:r w:rsidRPr="000E1666">
        <w:rPr>
          <w:i/>
          <w:iCs/>
        </w:rPr>
        <w:t>VIIRS dataset</w:t>
      </w:r>
    </w:p>
    <w:p w14:paraId="61F588B5" w14:textId="0E141CE3" w:rsidR="000E1666" w:rsidRDefault="00841C38" w:rsidP="00841C38">
      <w:pPr>
        <w:rPr>
          <w:b/>
          <w:bCs/>
        </w:rPr>
      </w:pPr>
      <w:r w:rsidRPr="00841C38">
        <w:t xml:space="preserve">The VIIRS instrument is on the Suomi National Polar-orbiting Partnership (S-NPP) and crosses the equator ascending around 13:30 (Greenwich time) and descends around (01:30). An algorithm has been developed by </w:t>
      </w:r>
      <w:r w:rsidRPr="00841C38">
        <w:fldChar w:fldCharType="begin" w:fldLock="1"/>
      </w:r>
      <w:r w:rsidR="00AC164B">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 fires on the earth surface at a resolution of 375 meter</w:t>
      </w:r>
      <w:r>
        <w:t xml:space="preserve"> and increased the detection of fires by day and night. </w:t>
      </w:r>
      <w:r w:rsidR="00674118">
        <w:t>This dataset is as ASCII text file  and is taken from the VNP14ML monthly dataset (</w:t>
      </w:r>
      <w:hyperlink r:id="rId5" w:history="1">
        <w:r w:rsidR="00674118" w:rsidRPr="006243BB">
          <w:rPr>
            <w:rStyle w:val="Hyperlink"/>
          </w:rPr>
          <w:t>ftp://fuoco.geog.umd.edu/VIIRS/VNP14ML</w:t>
        </w:r>
      </w:hyperlink>
      <w:r w:rsidR="00674118">
        <w:t>, last accessed on May 2020)</w:t>
      </w:r>
      <w:r w:rsidR="002913E6">
        <w:t xml:space="preserve">. </w:t>
      </w:r>
      <w:r w:rsidR="00F640FD">
        <w:rPr>
          <w:b/>
          <w:bCs/>
        </w:rPr>
        <w:t>NOG UITBREIDEN</w:t>
      </w:r>
    </w:p>
    <w:p w14:paraId="34A4E810" w14:textId="5C04F9F7" w:rsidR="001652C9" w:rsidRPr="001652C9" w:rsidRDefault="001652C9" w:rsidP="00841C38"/>
    <w:p w14:paraId="09BF60A8" w14:textId="16D13BDC" w:rsidR="005033B5" w:rsidRDefault="005033B5" w:rsidP="00533F03">
      <w:pPr>
        <w:tabs>
          <w:tab w:val="left" w:pos="5235"/>
        </w:tabs>
        <w:rPr>
          <w:i/>
          <w:iCs/>
        </w:rPr>
      </w:pPr>
      <w:r>
        <w:rPr>
          <w:i/>
          <w:iCs/>
        </w:rPr>
        <w:t>Corine Land Cover</w:t>
      </w:r>
    </w:p>
    <w:p w14:paraId="7CBAB6AE" w14:textId="75C4444F" w:rsidR="00FB0D8B" w:rsidRDefault="00F919CA" w:rsidP="00841C38">
      <w:r>
        <w:t xml:space="preserve">The dataset that is used to extract the landcover is the Corine Land Cover (CLC) Dataset from 2012 and 2018. The CLC 2018 dataset has been developed between 2017 to 2018 and the CLC 2012 dataset between 2011-2012. The datasets have both an equal or greater 85% </w:t>
      </w:r>
      <w:r w:rsidR="00906EE3">
        <w:t>thematic accuracy with a minimum mapping unit of 100 mete</w:t>
      </w:r>
      <w:r w:rsidR="001A337C">
        <w:t>r</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 xml:space="preserve">. </w:t>
      </w:r>
      <w:r w:rsidR="00AC164B">
        <w:t xml:space="preserve">It is taken from </w:t>
      </w:r>
      <w:hyperlink r:id="rId6" w:history="1">
        <w:r w:rsidR="00AC164B" w:rsidRPr="006243BB">
          <w:rPr>
            <w:rStyle w:val="Hyperlink"/>
          </w:rPr>
          <w:t>https://land.copernicus.eu/pan-european/corine-land-cover/clc2018?tab=download</w:t>
        </w:r>
      </w:hyperlink>
      <w:r w:rsidR="00AC164B">
        <w:t xml:space="preserve"> (last accessed on May 2020)</w:t>
      </w:r>
      <w:r w:rsidR="00BD663B">
        <w:t xml:space="preserve">. </w:t>
      </w:r>
    </w:p>
    <w:p w14:paraId="057D7A7F" w14:textId="77777777" w:rsidR="00FB0D8B" w:rsidRDefault="00FB0D8B">
      <w:r>
        <w:br w:type="page"/>
      </w:r>
    </w:p>
    <w:p w14:paraId="5BC6D41D" w14:textId="48BD069F" w:rsidR="005033B5" w:rsidRPr="00FB0D8B" w:rsidRDefault="00FB0D8B" w:rsidP="00841C38">
      <w:pPr>
        <w:rPr>
          <w:i/>
          <w:iCs/>
        </w:rPr>
      </w:pPr>
      <w:r>
        <w:rPr>
          <w:i/>
          <w:iCs/>
        </w:rPr>
        <w:lastRenderedPageBreak/>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4C4C1C9A" w:rsidR="00FD1EF9" w:rsidRDefault="001A2D64" w:rsidP="00FD1EF9">
      <w:pPr>
        <w:keepNext/>
        <w:jc w:val="center"/>
      </w:pPr>
      <w:r>
        <w:rPr>
          <w:noProof/>
        </w:rPr>
        <w:drawing>
          <wp:inline distT="0" distB="0" distL="0" distR="0" wp14:anchorId="5D935A9D" wp14:editId="1EF22D7E">
            <wp:extent cx="4581525" cy="7153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7153275"/>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r w:rsidR="00182CD1">
        <w:fldChar w:fldCharType="begin"/>
      </w:r>
      <w:r w:rsidR="00182CD1">
        <w:instrText xml:space="preserve"> SEQ Figure \* ARABIC </w:instrText>
      </w:r>
      <w:r w:rsidR="00182CD1">
        <w:fldChar w:fldCharType="separate"/>
      </w:r>
      <w:r>
        <w:rPr>
          <w:noProof/>
        </w:rPr>
        <w:t>1</w:t>
      </w:r>
      <w:r w:rsidR="00182CD1">
        <w:rPr>
          <w:noProof/>
        </w:rPr>
        <w:fldChar w:fldCharType="end"/>
      </w:r>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08E9B9D5" w14:textId="14AD28E2" w:rsidR="0023631E" w:rsidRPr="0023631E" w:rsidRDefault="0023631E" w:rsidP="00FB0D8B">
      <w:pPr>
        <w:rPr>
          <w:i/>
          <w:iCs/>
          <w:u w:val="single"/>
        </w:rPr>
      </w:pPr>
      <w:r>
        <w:rPr>
          <w:i/>
          <w:iCs/>
          <w:u w:val="single"/>
        </w:rPr>
        <w:lastRenderedPageBreak/>
        <w:t>VIIRS Fire pixels</w:t>
      </w:r>
    </w:p>
    <w:p w14:paraId="5F9B3F89" w14:textId="70DF6E07" w:rsidR="00676D2A"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his effect, however after the 960</w:t>
      </w:r>
      <w:r w:rsidR="001D1138">
        <w:t>th</w:t>
      </w:r>
      <w:r w:rsidR="00E37485">
        <w:t xml:space="preserve"> pixel, the instrument </w:t>
      </w:r>
      <w:r w:rsidR="00664DA7">
        <w:t xml:space="preserve">cannot compensate the </w:t>
      </w:r>
      <w:r w:rsidR="00481D5B">
        <w:t>pixels which cause the pixel size of the measurements to be bigg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C04683">
        <w:rPr>
          <w:b/>
          <w:bCs/>
        </w:rPr>
        <w:t>MISSCHIEN NAAR INLEDING VERPLAATSEN EN WAT UITGEBREIDER MAKEN</w:t>
      </w:r>
      <w:r w:rsidR="00481D5B">
        <w:t>.</w:t>
      </w:r>
      <w:r w:rsidR="00EC60C2">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077F8B2A" w:rsidR="00EC60C2" w:rsidRDefault="00EC60C2" w:rsidP="00FB0D8B">
      <w:r>
        <w:t xml:space="preserve">The classification of the pixels </w:t>
      </w:r>
      <w:r w:rsidR="00615B52">
        <w:t xml:space="preserve">is </w:t>
      </w:r>
      <w:r>
        <w:t xml:space="preserve">focused on </w:t>
      </w:r>
      <w:r w:rsidR="008D36D8">
        <w:t>natural fires</w:t>
      </w:r>
      <w:r>
        <w:t xml:space="preserve">. </w:t>
      </w:r>
      <w:r w:rsidR="00EC6DAE">
        <w:t>The agricultural and urban fires could be yearly periodical occurrent event or wrongly identified fires such as the external radiation by greenhouses</w:t>
      </w:r>
      <w:r w:rsidR="00FA4D36">
        <w:t xml:space="preserve"> or periodical </w:t>
      </w:r>
      <w:r w:rsidR="006908B2">
        <w:t>burning waste</w:t>
      </w:r>
      <w:r w:rsidR="009A7330">
        <w:t xml:space="preserve"> </w:t>
      </w:r>
      <w:r w:rsidR="009A7330">
        <w:rPr>
          <w:b/>
          <w:bCs/>
        </w:rPr>
        <w:t>HIERBIJ NOG BRONNEN VOOR VINDEN</w:t>
      </w:r>
      <w:r w:rsidR="009A7330">
        <w:t xml:space="preserve">. </w:t>
      </w:r>
    </w:p>
    <w:p w14:paraId="430A8706" w14:textId="2DD98E65" w:rsidR="005F76C0" w:rsidRDefault="005F76C0" w:rsidP="00FB0D8B">
      <w:r>
        <w:t>The classification of the pixels in the Corine Landcover dataset</w:t>
      </w:r>
      <w:r w:rsidR="00206A6C">
        <w:t xml:space="preserve">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3 (Forest and semi-natural areas) and 4 (Wetlands) are used to filter the urban, agricultural and water bodies identified fire pixels. </w:t>
      </w:r>
      <w:r w:rsidR="00DE630F">
        <w:t xml:space="preserve"> </w:t>
      </w:r>
      <w:r w:rsidR="00206A6C">
        <w:t>Hereby are the bare rock class</w:t>
      </w:r>
    </w:p>
    <w:p w14:paraId="304A4048" w14:textId="77777777" w:rsidR="002C2478" w:rsidRPr="009A7330" w:rsidRDefault="002C2478" w:rsidP="00FB0D8B"/>
    <w:p w14:paraId="7D7AA1F3" w14:textId="77777777" w:rsidR="00FB0D19" w:rsidRDefault="00FB0D19">
      <w:r>
        <w:br w:type="page"/>
      </w:r>
    </w:p>
    <w:p w14:paraId="121847FE" w14:textId="79E6E12A" w:rsidR="00F20521" w:rsidRDefault="00340C52" w:rsidP="00FB0D8B">
      <w:r>
        <w:lastRenderedPageBreak/>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5034AABB" w14:textId="12C6C1E6" w:rsidR="00FC6583" w:rsidRPr="00FC6583" w:rsidRDefault="00F20521" w:rsidP="00FC6583">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FC6583" w:rsidRPr="00FC6583">
        <w:rPr>
          <w:rFonts w:ascii="Calibri" w:hAnsi="Calibri" w:cs="Calibri"/>
          <w:noProof/>
          <w:szCs w:val="24"/>
        </w:rPr>
        <w:t xml:space="preserve">Beck, H. E. </w:t>
      </w:r>
      <w:r w:rsidR="00FC6583" w:rsidRPr="00FC6583">
        <w:rPr>
          <w:rFonts w:ascii="Calibri" w:hAnsi="Calibri" w:cs="Calibri"/>
          <w:i/>
          <w:iCs/>
          <w:noProof/>
          <w:szCs w:val="24"/>
        </w:rPr>
        <w:t>et al.</w:t>
      </w:r>
      <w:r w:rsidR="00FC6583" w:rsidRPr="00FC6583">
        <w:rPr>
          <w:rFonts w:ascii="Calibri" w:hAnsi="Calibri" w:cs="Calibri"/>
          <w:noProof/>
          <w:szCs w:val="24"/>
        </w:rPr>
        <w:t xml:space="preserve"> (2018) ‘Present and future Köppen-Geiger climate classification maps at 1-km resolution’, </w:t>
      </w:r>
      <w:r w:rsidR="00FC6583" w:rsidRPr="00FC6583">
        <w:rPr>
          <w:rFonts w:ascii="Calibri" w:hAnsi="Calibri" w:cs="Calibri"/>
          <w:i/>
          <w:iCs/>
          <w:noProof/>
          <w:szCs w:val="24"/>
        </w:rPr>
        <w:t>Scientific Data</w:t>
      </w:r>
      <w:r w:rsidR="00FC6583" w:rsidRPr="00FC6583">
        <w:rPr>
          <w:rFonts w:ascii="Calibri" w:hAnsi="Calibri" w:cs="Calibri"/>
          <w:noProof/>
          <w:szCs w:val="24"/>
        </w:rPr>
        <w:t>. MACMILLAN BUILDING, 4 CRINAN ST, LONDON N1 9XW, ENGLAND: NATURE PUBLISHING GROUP, 5(1), p. 180214. doi: 10.1038/sdata.2018.214.</w:t>
      </w:r>
    </w:p>
    <w:p w14:paraId="0F86A945"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Büttner, G. </w:t>
      </w:r>
      <w:r w:rsidRPr="00FC6583">
        <w:rPr>
          <w:rFonts w:ascii="Calibri" w:hAnsi="Calibri" w:cs="Calibri"/>
          <w:i/>
          <w:iCs/>
          <w:noProof/>
          <w:szCs w:val="24"/>
        </w:rPr>
        <w:t>et al.</w:t>
      </w:r>
      <w:r w:rsidRPr="00FC6583">
        <w:rPr>
          <w:rFonts w:ascii="Calibri" w:hAnsi="Calibri" w:cs="Calibri"/>
          <w:noProof/>
          <w:szCs w:val="24"/>
        </w:rPr>
        <w:t xml:space="preserve"> (2017) ‘CLC2018 Technical Guidelines’, (3436), p. 60. Available at: https://land.copernicus.eu/user-corner/technical-library/clc2018technicalguidelines_final.pdf.</w:t>
      </w:r>
    </w:p>
    <w:p w14:paraId="3C186DAB"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Cao, C. </w:t>
      </w:r>
      <w:r w:rsidRPr="00FC6583">
        <w:rPr>
          <w:rFonts w:ascii="Calibri" w:hAnsi="Calibri" w:cs="Calibri"/>
          <w:i/>
          <w:iCs/>
          <w:noProof/>
          <w:szCs w:val="24"/>
        </w:rPr>
        <w:t>et al.</w:t>
      </w:r>
      <w:r w:rsidRPr="00FC6583">
        <w:rPr>
          <w:rFonts w:ascii="Calibri" w:hAnsi="Calibri" w:cs="Calibri"/>
          <w:noProof/>
          <w:szCs w:val="24"/>
        </w:rPr>
        <w:t xml:space="preserve"> (2017) ‘NOAA Technical Report NESDIS 142 Visible Infrared Imaging Radiometer Suite (VIIRS) Sensor Data Record (SDR) User’s Guide Version 1.3’, </w:t>
      </w:r>
      <w:r w:rsidRPr="00FC6583">
        <w:rPr>
          <w:rFonts w:ascii="Calibri" w:hAnsi="Calibri" w:cs="Calibri"/>
          <w:i/>
          <w:iCs/>
          <w:noProof/>
          <w:szCs w:val="24"/>
        </w:rPr>
        <w:t>NOAA Technical Report NESDIS 142</w:t>
      </w:r>
      <w:r w:rsidRPr="00FC6583">
        <w:rPr>
          <w:rFonts w:ascii="Calibri" w:hAnsi="Calibri" w:cs="Calibri"/>
          <w:noProof/>
          <w:szCs w:val="24"/>
        </w:rPr>
        <w:t>, (March). Available at: https://ncc.nesdis.noaa.gov/documents/documentation/viirs-users-guide-tech-report-142a-v1.3.pdf.</w:t>
      </w:r>
    </w:p>
    <w:p w14:paraId="10341C68"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Janssen-Jansen, L. (2016) ‘Taking national planning seriously: A challenged planning agenda in the Netherlands’, </w:t>
      </w:r>
      <w:r w:rsidRPr="00FC6583">
        <w:rPr>
          <w:rFonts w:ascii="Calibri" w:hAnsi="Calibri" w:cs="Calibri"/>
          <w:i/>
          <w:iCs/>
          <w:noProof/>
          <w:szCs w:val="24"/>
        </w:rPr>
        <w:t>Administration</w:t>
      </w:r>
      <w:r w:rsidRPr="00FC6583">
        <w:rPr>
          <w:rFonts w:ascii="Calibri" w:hAnsi="Calibri" w:cs="Calibri"/>
          <w:noProof/>
          <w:szCs w:val="24"/>
        </w:rPr>
        <w:t>, 64(3–4), pp. 23–43. doi: 10.1515/admin-2016-0023.</w:t>
      </w:r>
    </w:p>
    <w:p w14:paraId="3A3268BF"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Kosztra, B. </w:t>
      </w:r>
      <w:r w:rsidRPr="00FC6583">
        <w:rPr>
          <w:rFonts w:ascii="Calibri" w:hAnsi="Calibri" w:cs="Calibri"/>
          <w:i/>
          <w:iCs/>
          <w:noProof/>
          <w:szCs w:val="24"/>
        </w:rPr>
        <w:t>et al.</w:t>
      </w:r>
      <w:r w:rsidRPr="00FC6583">
        <w:rPr>
          <w:rFonts w:ascii="Calibri" w:hAnsi="Calibri" w:cs="Calibri"/>
          <w:noProof/>
          <w:szCs w:val="24"/>
        </w:rPr>
        <w:t xml:space="preserve"> (2017) ‘Updated CLC illustrated nomenclature guidelines’, </w:t>
      </w:r>
      <w:r w:rsidRPr="00FC6583">
        <w:rPr>
          <w:rFonts w:ascii="Calibri" w:hAnsi="Calibri" w:cs="Calibri"/>
          <w:i/>
          <w:iCs/>
          <w:noProof/>
          <w:szCs w:val="24"/>
        </w:rPr>
        <w:t>European Environment Agency</w:t>
      </w:r>
      <w:r w:rsidRPr="00FC6583">
        <w:rPr>
          <w:rFonts w:ascii="Calibri" w:hAnsi="Calibri" w:cs="Calibri"/>
          <w:noProof/>
          <w:szCs w:val="24"/>
        </w:rPr>
        <w:t>, (3436), pp. 1–124. Available at: https://land.copernicus.eu/user-corner/technical-library/corine-land-cover-nomenclature-guidelines/docs/pdf/CLC2018_Nomenclature_illustrated_guide_20190510.pdf.</w:t>
      </w:r>
    </w:p>
    <w:p w14:paraId="3AE92C3F"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De Mulder, E. F. J. (2019) ‘Landscapes’, in </w:t>
      </w:r>
      <w:r w:rsidRPr="00FC6583">
        <w:rPr>
          <w:rFonts w:ascii="Calibri" w:hAnsi="Calibri" w:cs="Calibri"/>
          <w:i/>
          <w:iCs/>
          <w:noProof/>
          <w:szCs w:val="24"/>
        </w:rPr>
        <w:t>The Netherlands and the Dutch: A Physical and Human Geography</w:t>
      </w:r>
      <w:r w:rsidRPr="00FC6583">
        <w:rPr>
          <w:rFonts w:ascii="Calibri" w:hAnsi="Calibri" w:cs="Calibri"/>
          <w:noProof/>
          <w:szCs w:val="24"/>
        </w:rPr>
        <w:t>. Cham: Springer International Publishing, pp. 35–58. doi: 10.1007/978-3-319-75073-6_3.</w:t>
      </w:r>
    </w:p>
    <w:p w14:paraId="1E5343F5"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PDOK Beheer (2020) </w:t>
      </w:r>
      <w:r w:rsidRPr="00FC6583">
        <w:rPr>
          <w:rFonts w:ascii="Calibri" w:hAnsi="Calibri" w:cs="Calibri"/>
          <w:i/>
          <w:iCs/>
          <w:noProof/>
          <w:szCs w:val="24"/>
        </w:rPr>
        <w:t>Dataset: Administratieve Eenheden (INSPIRE geharmoniseerd)</w:t>
      </w:r>
      <w:r w:rsidRPr="00FC6583">
        <w:rPr>
          <w:rFonts w:ascii="Calibri" w:hAnsi="Calibri" w:cs="Calibri"/>
          <w:noProof/>
          <w:szCs w:val="24"/>
        </w:rPr>
        <w:t>. Available at: https://www.pdok.nl/geo-services/-/article/administratieve-eenheden-inspire-geharmoniseerd- (Accessed: 1 May 2020).</w:t>
      </w:r>
    </w:p>
    <w:p w14:paraId="7B62C406" w14:textId="77777777" w:rsidR="00FC6583" w:rsidRPr="00FC6583" w:rsidRDefault="00FC6583" w:rsidP="00FC6583">
      <w:pPr>
        <w:widowControl w:val="0"/>
        <w:autoSpaceDE w:val="0"/>
        <w:autoSpaceDN w:val="0"/>
        <w:adjustRightInd w:val="0"/>
        <w:spacing w:line="240" w:lineRule="auto"/>
        <w:rPr>
          <w:rFonts w:ascii="Calibri" w:hAnsi="Calibri" w:cs="Calibri"/>
          <w:noProof/>
        </w:rPr>
      </w:pPr>
      <w:r w:rsidRPr="00FC6583">
        <w:rPr>
          <w:rFonts w:ascii="Calibri" w:hAnsi="Calibri" w:cs="Calibri"/>
          <w:noProof/>
          <w:szCs w:val="24"/>
        </w:rPr>
        <w:t xml:space="preserve">Schroeder, W. </w:t>
      </w:r>
      <w:r w:rsidRPr="00FC6583">
        <w:rPr>
          <w:rFonts w:ascii="Calibri" w:hAnsi="Calibri" w:cs="Calibri"/>
          <w:i/>
          <w:iCs/>
          <w:noProof/>
          <w:szCs w:val="24"/>
        </w:rPr>
        <w:t>et al.</w:t>
      </w:r>
      <w:r w:rsidRPr="00FC6583">
        <w:rPr>
          <w:rFonts w:ascii="Calibri" w:hAnsi="Calibri" w:cs="Calibri"/>
          <w:noProof/>
          <w:szCs w:val="24"/>
        </w:rPr>
        <w:t xml:space="preserve"> (2014) ‘The New VIIRS 375 m active fire detection data product: Algorithm description and initial assessment’, </w:t>
      </w:r>
      <w:r w:rsidRPr="00FC6583">
        <w:rPr>
          <w:rFonts w:ascii="Calibri" w:hAnsi="Calibri" w:cs="Calibri"/>
          <w:i/>
          <w:iCs/>
          <w:noProof/>
          <w:szCs w:val="24"/>
        </w:rPr>
        <w:t>REMOTE SENSING OF ENVIRONMENT</w:t>
      </w:r>
      <w:r w:rsidRPr="00FC6583">
        <w:rPr>
          <w:rFonts w:ascii="Calibri" w:hAnsi="Calibri" w:cs="Calibri"/>
          <w:noProof/>
          <w:szCs w:val="24"/>
        </w:rPr>
        <w:t>. 360 PARK AVE SOUTH, NEW YORK, NY 10010-1710 USA: ELSEVIER SCIENCE INC, 143, pp. 85–96. doi: 10.1016/j.rse.2013.12.008.</w:t>
      </w:r>
    </w:p>
    <w:p w14:paraId="74DEEF6E" w14:textId="79236BCB" w:rsidR="00A041A8" w:rsidRDefault="00A041A8" w:rsidP="00A041A8">
      <w:pPr>
        <w:widowControl w:val="0"/>
        <w:autoSpaceDE w:val="0"/>
        <w:autoSpaceDN w:val="0"/>
        <w:adjustRightInd w:val="0"/>
        <w:spacing w:line="240" w:lineRule="auto"/>
      </w:pPr>
      <w:r>
        <w:fldChar w:fldCharType="end"/>
      </w:r>
      <w:r>
        <w:t xml:space="preserve"> </w:t>
      </w:r>
    </w:p>
    <w:p w14:paraId="2596D668" w14:textId="3704E58F" w:rsidR="00F20521" w:rsidRDefault="00F20521"/>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1F44"/>
    <w:rsid w:val="00094039"/>
    <w:rsid w:val="000A1DDB"/>
    <w:rsid w:val="000B649A"/>
    <w:rsid w:val="000C6132"/>
    <w:rsid w:val="000E1666"/>
    <w:rsid w:val="000F7794"/>
    <w:rsid w:val="001072E8"/>
    <w:rsid w:val="0012764B"/>
    <w:rsid w:val="00136EFC"/>
    <w:rsid w:val="0016011A"/>
    <w:rsid w:val="001652C9"/>
    <w:rsid w:val="001818D6"/>
    <w:rsid w:val="00182CD1"/>
    <w:rsid w:val="001A2D64"/>
    <w:rsid w:val="001A337C"/>
    <w:rsid w:val="001B65BE"/>
    <w:rsid w:val="001D1138"/>
    <w:rsid w:val="001E3D81"/>
    <w:rsid w:val="001E4438"/>
    <w:rsid w:val="001E6979"/>
    <w:rsid w:val="0020189F"/>
    <w:rsid w:val="00206A6C"/>
    <w:rsid w:val="002260E6"/>
    <w:rsid w:val="0023631E"/>
    <w:rsid w:val="002540B7"/>
    <w:rsid w:val="00255782"/>
    <w:rsid w:val="002626AA"/>
    <w:rsid w:val="002913E6"/>
    <w:rsid w:val="002954F8"/>
    <w:rsid w:val="002C2478"/>
    <w:rsid w:val="002D4EE5"/>
    <w:rsid w:val="002E0878"/>
    <w:rsid w:val="00324C8C"/>
    <w:rsid w:val="00340C52"/>
    <w:rsid w:val="00340F88"/>
    <w:rsid w:val="00344C85"/>
    <w:rsid w:val="00346482"/>
    <w:rsid w:val="00393C64"/>
    <w:rsid w:val="003B0EB4"/>
    <w:rsid w:val="003B374A"/>
    <w:rsid w:val="003D4954"/>
    <w:rsid w:val="00462F2D"/>
    <w:rsid w:val="0046469E"/>
    <w:rsid w:val="00470CD2"/>
    <w:rsid w:val="00481D5B"/>
    <w:rsid w:val="00482C62"/>
    <w:rsid w:val="004E5C29"/>
    <w:rsid w:val="005033B5"/>
    <w:rsid w:val="00525195"/>
    <w:rsid w:val="00526F13"/>
    <w:rsid w:val="00533F03"/>
    <w:rsid w:val="005479CD"/>
    <w:rsid w:val="005551D7"/>
    <w:rsid w:val="005811F2"/>
    <w:rsid w:val="005F76C0"/>
    <w:rsid w:val="006139CD"/>
    <w:rsid w:val="00615B52"/>
    <w:rsid w:val="006431BB"/>
    <w:rsid w:val="006625D9"/>
    <w:rsid w:val="00664DA7"/>
    <w:rsid w:val="00674118"/>
    <w:rsid w:val="00676D2A"/>
    <w:rsid w:val="006908B2"/>
    <w:rsid w:val="006A2317"/>
    <w:rsid w:val="006A64B5"/>
    <w:rsid w:val="006D77FC"/>
    <w:rsid w:val="00721779"/>
    <w:rsid w:val="00743872"/>
    <w:rsid w:val="00773EC0"/>
    <w:rsid w:val="007B2FC0"/>
    <w:rsid w:val="007D0C7C"/>
    <w:rsid w:val="00812B5C"/>
    <w:rsid w:val="00834B31"/>
    <w:rsid w:val="00841C38"/>
    <w:rsid w:val="00843301"/>
    <w:rsid w:val="008924F7"/>
    <w:rsid w:val="008D36D8"/>
    <w:rsid w:val="008E5516"/>
    <w:rsid w:val="00901568"/>
    <w:rsid w:val="00906EE3"/>
    <w:rsid w:val="009141F1"/>
    <w:rsid w:val="0093059E"/>
    <w:rsid w:val="00973F92"/>
    <w:rsid w:val="00993A4C"/>
    <w:rsid w:val="00993A6A"/>
    <w:rsid w:val="009A7330"/>
    <w:rsid w:val="009B400E"/>
    <w:rsid w:val="009B51FC"/>
    <w:rsid w:val="009C33F5"/>
    <w:rsid w:val="009E072F"/>
    <w:rsid w:val="00A041A8"/>
    <w:rsid w:val="00A0454A"/>
    <w:rsid w:val="00A053D1"/>
    <w:rsid w:val="00A20809"/>
    <w:rsid w:val="00A40ABC"/>
    <w:rsid w:val="00A45B3A"/>
    <w:rsid w:val="00A62C66"/>
    <w:rsid w:val="00A716EA"/>
    <w:rsid w:val="00A94508"/>
    <w:rsid w:val="00A95F07"/>
    <w:rsid w:val="00AC164B"/>
    <w:rsid w:val="00AD78C4"/>
    <w:rsid w:val="00B170EC"/>
    <w:rsid w:val="00B21465"/>
    <w:rsid w:val="00B55007"/>
    <w:rsid w:val="00B638B2"/>
    <w:rsid w:val="00B730D5"/>
    <w:rsid w:val="00BA2104"/>
    <w:rsid w:val="00BB72FD"/>
    <w:rsid w:val="00BD21A3"/>
    <w:rsid w:val="00BD663B"/>
    <w:rsid w:val="00BF16FE"/>
    <w:rsid w:val="00C04683"/>
    <w:rsid w:val="00C51AC9"/>
    <w:rsid w:val="00C75D0C"/>
    <w:rsid w:val="00C76E81"/>
    <w:rsid w:val="00C82DEC"/>
    <w:rsid w:val="00CC442A"/>
    <w:rsid w:val="00CF276C"/>
    <w:rsid w:val="00CF2D4A"/>
    <w:rsid w:val="00D225B1"/>
    <w:rsid w:val="00D3493F"/>
    <w:rsid w:val="00D4216F"/>
    <w:rsid w:val="00D62081"/>
    <w:rsid w:val="00D62382"/>
    <w:rsid w:val="00D83E2C"/>
    <w:rsid w:val="00DE630F"/>
    <w:rsid w:val="00E32C4E"/>
    <w:rsid w:val="00E37485"/>
    <w:rsid w:val="00E60887"/>
    <w:rsid w:val="00E63180"/>
    <w:rsid w:val="00EB021D"/>
    <w:rsid w:val="00EC60C2"/>
    <w:rsid w:val="00EC6DAE"/>
    <w:rsid w:val="00F20521"/>
    <w:rsid w:val="00F23E76"/>
    <w:rsid w:val="00F2729C"/>
    <w:rsid w:val="00F617AC"/>
    <w:rsid w:val="00F640FD"/>
    <w:rsid w:val="00F74739"/>
    <w:rsid w:val="00F919CA"/>
    <w:rsid w:val="00FA4D36"/>
    <w:rsid w:val="00FB0D19"/>
    <w:rsid w:val="00FB0D8B"/>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land.copernicus.eu/pan-european/corine-land-cover/clc2018?tab=download" TargetMode="External"/><Relationship Id="rId5" Type="http://schemas.openxmlformats.org/officeDocument/2006/relationships/hyperlink" Target="ftp://fuoco.geog.umd.edu/VIIRS/VNP14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7</TotalTime>
  <Pages>6</Pages>
  <Words>3446</Words>
  <Characters>1964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19</cp:revision>
  <dcterms:created xsi:type="dcterms:W3CDTF">2020-05-03T15:52:00Z</dcterms:created>
  <dcterms:modified xsi:type="dcterms:W3CDTF">2020-09-0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